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51210912"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w:t>
      </w:r>
      <w:r w:rsidR="00412844">
        <w:rPr>
          <w:lang w:val="en-US"/>
        </w:rPr>
        <w:lastRenderedPageBreak/>
        <w:t>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48E85AD8"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3255B9">
        <w:t>OC,</w:t>
      </w:r>
      <w:r w:rsidR="00511874">
        <w:t xml:space="preserve"> and pure </w:t>
      </w:r>
      <w:r w:rsidR="003255B9">
        <w:t>BC</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3438C66F" w:rsidR="002624BF"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aerosol model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1A31C178" w:rsidR="004414F8" w:rsidRDefault="00467C48" w:rsidP="004414F8">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0E0E17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aerosol model (e.g. MARC_2000-MARC_1850).</w:t>
      </w:r>
    </w:p>
    <w:p w14:paraId="7C584A93" w14:textId="71E0E9D3" w:rsidR="00C7480A" w:rsidRDefault="00507202" w:rsidP="00C7480A">
      <w:pPr>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C7480A">
      <w:pPr>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w:t>
      </w:r>
      <w:r w:rsidR="00900B91">
        <w:rPr>
          <w:lang w:val="en-SG"/>
        </w:rPr>
        <w:lastRenderedPageBreak/>
        <w:t>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0"/>
      <w:r>
        <w:t xml:space="preserve">2.5 </w:t>
      </w:r>
      <w:r w:rsidR="00FC0E2D">
        <w:t>Diagnosis of radiative effects</w:t>
      </w:r>
      <w:commentRangeEnd w:id="0"/>
      <w:r w:rsidR="0023639D">
        <w:rPr>
          <w:rStyle w:val="CommentReference"/>
          <w:rFonts w:cs="Times New Roman"/>
          <w:b w:val="0"/>
          <w:bCs w:val="0"/>
          <w:iCs w:val="0"/>
        </w:rPr>
        <w:commentReference w:id="0"/>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233AED46"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E31D73">
        <w:t>SW</w:t>
      </w:r>
      <w:r w:rsidR="00123A3B">
        <w:t xml:space="preserve">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AF50AC"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AF50AC"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m:t>
            </m:r>
            <m:r>
              <w:rPr>
                <w:rFonts w:ascii="Cambria Math" w:hAnsi="Cambria Math"/>
              </w:rPr>
              <m:t>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lastRenderedPageBreak/>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1"/>
      <w:r>
        <w:t xml:space="preserve">3.1 Aerosol column </w:t>
      </w:r>
      <w:r w:rsidR="00060A94">
        <w:t>burdens</w:t>
      </w:r>
      <w:commentRangeEnd w:id="1"/>
      <w:r w:rsidR="0023639D">
        <w:rPr>
          <w:rStyle w:val="CommentReference"/>
          <w:rFonts w:cs="Times New Roman"/>
          <w:b w:val="0"/>
          <w:bCs w:val="0"/>
          <w:iCs w:val="0"/>
        </w:rPr>
        <w:commentReference w:id="1"/>
      </w:r>
    </w:p>
    <w:p w14:paraId="2615297E" w14:textId="7F7B9ACB"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aerosol model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4EF10768" w14:textId="58F0785B" w:rsidR="005A65E2" w:rsidRDefault="00EC5971" w:rsidP="006A58C7">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For all three aerosol model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6A58C7">
      <w:r>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1E2CB1D" w14:textId="77777777" w:rsidR="002447C0" w:rsidRDefault="006D396E" w:rsidP="006A58C7">
      <w:r>
        <w:lastRenderedPageBreak/>
        <w:t xml:space="preserve">Figure 2 shows results for the total OC aerosol burden.  In contrast to the sulphate burden results discussed above, the </w:t>
      </w:r>
      <w:r w:rsidR="0038589A">
        <w:t xml:space="preserve">year-2000 </w:t>
      </w:r>
      <w:r>
        <w:t>OC aerosol burden peaks in the tropics (Fig. 2a), especially sub-Saharan Africa and South America (Fig. 2b, c), due to 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6A58C7">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1872E076" w14:textId="077A9C5E" w:rsidR="00FA63DE" w:rsidRDefault="00FA63DE" w:rsidP="006A58C7">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6A58C7">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2"/>
      <w:r>
        <w:t xml:space="preserve">3.2 </w:t>
      </w:r>
      <w:r w:rsidR="009D1AB7">
        <w:t>Aerosol—radiation interactions</w:t>
      </w:r>
      <w:r w:rsidR="00105136">
        <w:t xml:space="preserve"> and the d</w:t>
      </w:r>
      <w:r>
        <w:t>irect radiative effect</w:t>
      </w:r>
      <w:commentRangeEnd w:id="2"/>
      <w:r w:rsidR="0023639D">
        <w:rPr>
          <w:rStyle w:val="CommentReference"/>
          <w:rFonts w:cs="Times New Roman"/>
          <w:b w:val="0"/>
          <w:bCs w:val="0"/>
          <w:iCs w:val="0"/>
        </w:rPr>
        <w:commentReference w:id="2"/>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7502D1">
      <w:r>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7502D1">
      <w:r>
        <w:lastRenderedPageBreak/>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074B53B" w14:textId="35025FB4" w:rsidR="00E302E2" w:rsidRDefault="009F597E" w:rsidP="007502D1">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3550EEB5" w:rsidR="00621FB3" w:rsidRDefault="00AF50AC" w:rsidP="00621FB3">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w:t>
      </w:r>
      <w:r w:rsidR="00241EB6">
        <w:t>ith a global mean of only -0.02±0.01</w:t>
      </w:r>
      <w:r w:rsidR="00621FB3">
        <w:t xml:space="preserve">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0.18±0.01</w:t>
      </w:r>
      <w:r w:rsidR="00621FB3">
        <w:t xml:space="preserve"> W m</w:t>
      </w:r>
      <w:r w:rsidR="00621FB3" w:rsidRPr="00621FB3">
        <w:rPr>
          <w:vertAlign w:val="superscript"/>
        </w:rPr>
        <w:t>-2</w:t>
      </w:r>
      <w:r w:rsidR="00621FB3" w:rsidRPr="00621FB3">
        <w:t>.</w:t>
      </w:r>
    </w:p>
    <w:p w14:paraId="0622E10A" w14:textId="7D9136E5" w:rsidR="00C165C2" w:rsidRDefault="009F597E" w:rsidP="00621FB3">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7BDA082B" w:rsidR="00CA1161" w:rsidRDefault="00AF50AC" w:rsidP="00621FB3">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lastRenderedPageBreak/>
        <w:t xml:space="preserve">3.3 </w:t>
      </w:r>
      <w:r w:rsidR="009D1AB7">
        <w:t>Aerosol—cloud interactions and the c</w:t>
      </w:r>
      <w:r>
        <w:t>loud radiative effect</w:t>
      </w:r>
      <w:r w:rsidR="00B20F70">
        <w:t>s</w:t>
      </w:r>
    </w:p>
    <w:p w14:paraId="48D8DE16" w14:textId="3ABBD517"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w:t>
      </w:r>
      <w:r w:rsidR="000E6983">
        <w:t>two previous MAM3-based studies</w:t>
      </w:r>
      <w:r w:rsidR="00075591">
        <w:t xml:space="preserve"> that </w:t>
      </w:r>
      <w:r w:rsidR="000E6983">
        <w:t xml:space="preserve">found that </w:t>
      </w:r>
      <w:r w:rsidR="00075591">
        <w:t>OC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6A58C7">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differenc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3EF78478" w14:textId="6F44476E" w:rsidR="00994DC2" w:rsidRDefault="008438AE" w:rsidP="006A58C7">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6A58C7">
      <w:r>
        <w:lastRenderedPageBreak/>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31571E36" w14:textId="3CD09F23" w:rsidR="00DA6471" w:rsidRDefault="00DA6471" w:rsidP="006A58C7">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total cloud fractional coverage (Fig. S3a—c).</w:t>
      </w:r>
      <w:r w:rsidR="00BC21C8">
        <w:t xml:space="preserve">  The geographical distribution </w:t>
      </w:r>
      <w:r w:rsidR="000F5E38">
        <w:t xml:space="preserve">of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produced by MARC is very similar to that</w:t>
      </w:r>
      <w:r w:rsidR="00BC21C8">
        <w:t xml:space="preserve"> produced by MAM</w:t>
      </w:r>
      <w:r w:rsidR="003747CA">
        <w:t xml:space="preserve">.  However, </w:t>
      </w:r>
      <w:r w:rsidR="00BC21C8">
        <w:t xml:space="preserve">MARC produces slighted high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can have a large radiative impact.</w:t>
      </w:r>
    </w:p>
    <w:p w14:paraId="7EA3FFCB" w14:textId="6C4E394C" w:rsidR="00BC21C8" w:rsidRDefault="003747CA" w:rsidP="006A58C7">
      <w:r>
        <w:t>Figure 10</w:t>
      </w:r>
      <w:r w:rsidR="00BC21C8">
        <w:t>a—c shows grid-box average 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t xml:space="preserve">c).  Although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produced by MARC is very similar to that produced by MAM, MARC consistently produces lower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than MAM does.</w:t>
      </w:r>
    </w:p>
    <w:p w14:paraId="6BEEC909" w14:textId="7D052FCD" w:rsidR="003747CA" w:rsidRDefault="003747CA" w:rsidP="006A58C7">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geographical distribution is similar to thos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M3.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MARC produces larg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than MAM3 does, especially over the Northern Hemisphere mid-latitudes.  I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produced by MARC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40CC66D7" w:rsidR="00181ADF" w:rsidRDefault="00181ADF" w:rsidP="006A58C7">
      <w:r>
        <w:t xml:space="preserve">Globally, 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responses produced by MAM3 and MARC are 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52B9F7E1" w14:textId="0DF8CCB2" w:rsidR="00082415" w:rsidRDefault="00E637C0" w:rsidP="006A58C7">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geographical distributio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  When globally averaged, both MAM3 and MARC produce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response of approximately -2.1</w:t>
      </w:r>
      <w:r w:rsidR="00475E36">
        <w:t xml:space="preserve"> W m</w:t>
      </w:r>
      <w:r w:rsidR="00475E36" w:rsidRPr="00475E36">
        <w:rPr>
          <w:vertAlign w:val="superscript"/>
        </w:rPr>
        <w:t>-2</w:t>
      </w:r>
      <w:r w:rsidR="00082415">
        <w:t>.</w:t>
      </w:r>
    </w:p>
    <w:p w14:paraId="65310005" w14:textId="78C06705" w:rsidR="00D410F7" w:rsidRDefault="00673EDC" w:rsidP="006A58C7">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geographical distribution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m:t>
            </m:r>
            <m:r>
              <w:rPr>
                <w:rFonts w:ascii="Cambria Math" w:hAnsi="Cambria Math"/>
              </w:rPr>
              <m:t>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w:t>
      </w:r>
      <w:r w:rsidR="00C630DF">
        <w:t xml:space="preserve">.  When averaged 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0.54±0.02 W m</w:t>
      </w:r>
      <w:r w:rsidR="001E3065" w:rsidRPr="00475E36">
        <w:rPr>
          <w:vertAlign w:val="superscript"/>
        </w:rPr>
        <w:t>-2</w:t>
      </w:r>
      <w:r w:rsidR="001E3065">
        <w:t>, while MARC produces a stronger global mean of +0.66±0.02 W m</w:t>
      </w:r>
      <w:r w:rsidR="001E3065"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2FDDAF32"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hen globally averaged,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is relatively small: </w:t>
      </w:r>
      <m:oMath>
        <m:r>
          <m:rPr>
            <m:sty m:val="p"/>
          </m:rPr>
          <w:rPr>
            <w:rFonts w:ascii="Cambria Math" w:hAnsi="Cambria Math"/>
          </w:rPr>
          <m:t>+0.00</m:t>
        </m:r>
        <m:r>
          <m:rPr>
            <m:sty m:val="p"/>
          </m:rPr>
          <w:rPr>
            <w:rFonts w:ascii="Cambria Math" w:hAnsi="Cambria Math"/>
          </w:rPr>
          <m:t>±0.02</m:t>
        </m:r>
      </m:oMath>
      <w:r w:rsidR="003543ED">
        <w:t xml:space="preserve"> </w:t>
      </w:r>
      <w:r>
        <w:t>W m</w:t>
      </w:r>
      <w:r w:rsidRPr="00475E36">
        <w:rPr>
          <w:vertAlign w:val="superscript"/>
        </w:rPr>
        <w:t>-2</w:t>
      </w:r>
      <w:r w:rsidRPr="00241EB6">
        <w:t xml:space="preserve"> </w:t>
      </w:r>
      <w:r w:rsidR="003543ED">
        <w:t>for MAM3, and</w:t>
      </w:r>
      <w:r w:rsidR="002D5430">
        <w:t xml:space="preserve"> a cooling effect of </w:t>
      </w:r>
      <m:oMath>
        <m:r>
          <m:rPr>
            <m:sty m:val="p"/>
          </m:rPr>
          <w:rPr>
            <w:rFonts w:ascii="Cambria Math" w:hAnsi="Cambria Math"/>
          </w:rPr>
          <m:t>-0.12±0.02</m:t>
        </m:r>
      </m:oMath>
      <w:r w:rsidR="00220CE7">
        <w:t xml:space="preserve"> </w:t>
      </w:r>
      <w:r>
        <w:t>W m</w:t>
      </w:r>
      <w:r w:rsidRPr="00475E36">
        <w:rPr>
          <w:vertAlign w:val="superscript"/>
        </w:rPr>
        <w:t>-2</w:t>
      </w:r>
      <w:r>
        <w:t xml:space="preserve"> for MARC.</w:t>
      </w:r>
      <w:r w:rsidR="001B1C95">
        <w:t xml:space="preserve">  However, in the Arctic</w:t>
      </w:r>
      <w:r w:rsidR="00220CE7">
        <w:t xml:space="preserve"> and high-latitude land regions of the Northern Hemisphere,</w:t>
      </w:r>
      <w:r w:rsidR="001B1C95">
        <w:t xml:space="preser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m:t>
            </m:r>
            <m:r>
              <w:rPr>
                <w:rFonts w:ascii="Cambria Math" w:hAnsi="Cambria Math"/>
              </w:rPr>
              <m:t>W</m:t>
            </m:r>
          </m:sub>
        </m:sSub>
      </m:oMath>
      <w:r w:rsidR="00220CE7">
        <w:t xml:space="preserve"> values, averaging out to approximately zero globally.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w:t>
      </w:r>
    </w:p>
    <w:p w14:paraId="5B77A868" w14:textId="651EFA58" w:rsidR="002D5430" w:rsidRPr="00241EB6" w:rsidRDefault="002D5430" w:rsidP="00C901B8">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4241A1E0"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which is the 2000-1850 difference in the net radiative flux at the top-of-atmosphere (Eq. (7)), is effectively the sum of the radiative effect components we discussed above (Eqs. (1) and(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hemispheric difference in effective radiative forcing would likely 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5A4C49DA" w:rsidR="00AF7033" w:rsidRDefault="00DD688D" w:rsidP="006A58C7">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MAM.  However, in the mid-latitudes, MARC produces a stronger net cooling effect, especially over North America, Europe, and northern Asia.  Another difference is that MARC appears to exert more widespread cooling over land than 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rainfall patterns (see previous paragraph).</w:t>
      </w:r>
    </w:p>
    <w:p w14:paraId="5693E3A8" w14:textId="751F8B48" w:rsidR="003543ED" w:rsidRPr="00261364" w:rsidRDefault="003543ED" w:rsidP="006A58C7">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m:t>
        </m:r>
        <m:r>
          <m:rPr>
            <m:sty m:val="p"/>
          </m:rPr>
          <w:rPr>
            <w:rFonts w:ascii="Cambria Math" w:hAnsi="Cambria Math"/>
          </w:rPr>
          <m:t>±0.0</m:t>
        </m:r>
        <m:r>
          <m:rPr>
            <m:sty m:val="p"/>
          </m:rPr>
          <w:rPr>
            <w:rFonts w:ascii="Cambria Math" w:hAnsi="Cambria Math"/>
          </w:rPr>
          <m:t>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75</m:t>
        </m:r>
        <m:r>
          <m:rPr>
            <m:sty m:val="p"/>
          </m:rPr>
          <w:rPr>
            <w:rFonts w:ascii="Cambria Math" w:hAnsi="Cambria Math"/>
          </w:rPr>
          <m:t>±0.0</m:t>
        </m:r>
        <m:r>
          <m:rPr>
            <m:sty m:val="p"/>
          </m:rPr>
          <w:rPr>
            <w:rFonts w:ascii="Cambria Math" w:hAnsi="Cambria Math"/>
          </w:rPr>
          <m:t>4</m:t>
        </m:r>
      </m:oMath>
      <w:r w:rsidR="00261364">
        <w:t xml:space="preserve"> W m</w:t>
      </w:r>
      <w:r w:rsidR="00261364" w:rsidRPr="00475E36">
        <w:rPr>
          <w:vertAlign w:val="superscript"/>
        </w:rPr>
        <w:t>-2</w:t>
      </w:r>
      <w:r w:rsidR="00261364">
        <w:t>.</w:t>
      </w:r>
      <w:r w:rsidR="004B6007">
        <w:t xml:space="preserve">  </w:t>
      </w:r>
      <w:r w:rsidR="00E4791E">
        <w:t xml:space="preserve">Considering that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M3 is strong compared to many other climate models </w:t>
      </w:r>
      <w:r w:rsidR="00E4791E">
        <w:fldChar w:fldCharType="begin" w:fldLock="1"/>
      </w:r>
      <w:r w:rsidR="00E4791E">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E4791E">
        <w:fldChar w:fldCharType="separate"/>
      </w:r>
      <w:r w:rsidR="00E4791E" w:rsidRPr="00E4791E">
        <w:rPr>
          <w:noProof/>
        </w:rPr>
        <w:t>(Shindell et al., 2013)</w:t>
      </w:r>
      <w:r w:rsidR="00E4791E">
        <w:fldChar w:fldCharType="end"/>
      </w:r>
      <w:r w:rsidR="00E4791E">
        <w:t xml:space="preserve">,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46699E84" w:rsidR="005D36FC" w:rsidRDefault="00573C3B" w:rsidP="00E4791E">
      <w:r>
        <w:t xml:space="preserve">We have demonstrated that changing the aerosol model in CAM5.3 influences the radiative effects of the aerosols.  Standard CAM5.3, which uses the MAM3 aerosol model, produces a global mean net effective radiative forcing of </w:t>
      </w:r>
      <m:oMath>
        <m:r>
          <m:rPr>
            <m:sty m:val="p"/>
          </m:rPr>
          <w:rPr>
            <w:rFonts w:ascii="Cambria Math" w:hAnsi="Cambria Math"/>
          </w:rPr>
          <m:t>-1.57</m:t>
        </m:r>
        <m:r>
          <m:rPr>
            <m:sty m:val="p"/>
          </m:rPr>
          <w:rPr>
            <w:rFonts w:ascii="Cambria Math" w:hAnsi="Cambria Math"/>
          </w:rPr>
          <m:t>±0.0</m:t>
        </m:r>
        <m:r>
          <m:rPr>
            <m:sty m:val="p"/>
          </m:rPr>
          <w:rPr>
            <w:rFonts w:ascii="Cambria Math" w:hAnsi="Cambria Math"/>
          </w:rPr>
          <m:t>4</m:t>
        </m:r>
      </m:oMath>
      <w:r>
        <w:t xml:space="preserve"> W m</w:t>
      </w:r>
      <w:r w:rsidRPr="00475E36">
        <w:rPr>
          <w:vertAlign w:val="superscript"/>
        </w:rPr>
        <w:t>-2</w:t>
      </w:r>
      <w:r>
        <w:t xml:space="preserve"> associated with the 2000-1850 difference in aerosol (and aerosol precursor) emissions.  CAM5.3-MARC-ARG, which uses the MARC aerosol model, produces a stronger global net effective radiative </w:t>
      </w:r>
      <w:r w:rsidR="007E634E">
        <w:t xml:space="preserve">forcing </w:t>
      </w:r>
      <w:r>
        <w:t xml:space="preserve">of </w:t>
      </w:r>
      <m:oMath>
        <m:r>
          <m:rPr>
            <m:sty m:val="p"/>
          </m:rPr>
          <w:rPr>
            <w:rFonts w:ascii="Cambria Math" w:hAnsi="Cambria Math"/>
          </w:rPr>
          <m:t>-1.74</m:t>
        </m:r>
        <m:r>
          <m:rPr>
            <m:sty m:val="p"/>
          </m:rPr>
          <w:rPr>
            <w:rFonts w:ascii="Cambria Math" w:hAnsi="Cambria Math"/>
          </w:rPr>
          <m:t>±0.0</m:t>
        </m:r>
        <m:r>
          <m:rPr>
            <m:sty m:val="p"/>
          </m:rPr>
          <w:rPr>
            <w:rFonts w:ascii="Cambria Math" w:hAnsi="Cambria Math"/>
          </w:rPr>
          <m:t>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p>
    <w:p w14:paraId="0D80C253" w14:textId="4F06AEE2" w:rsidR="00573C3B" w:rsidRDefault="007E634E" w:rsidP="00E4791E">
      <w:r>
        <w:t>By analysing the individual components of the net effective radiative forcing,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m:t>
        </m:r>
        <m:r>
          <m:rPr>
            <m:sty m:val="p"/>
          </m:rPr>
          <w:rPr>
            <w:rFonts w:ascii="Cambria Math" w:hAnsi="Cambria Math"/>
          </w:rPr>
          <m:t>±0.0</m:t>
        </m:r>
        <m:r>
          <m:rPr>
            <m:sty m:val="p"/>
          </m:rPr>
          <w:rPr>
            <w:rFonts w:ascii="Cambria Math" w:hAnsi="Cambria Math"/>
          </w:rPr>
          <m:t>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3DABAA69"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m:t>
        </m:r>
        <m:r>
          <m:rPr>
            <m:sty m:val="p"/>
          </m:rPr>
          <w:rPr>
            <w:rFonts w:ascii="Cambria Math" w:hAnsi="Cambria Math"/>
          </w:rPr>
          <m:t>±0.0</m:t>
        </m:r>
        <m:r>
          <m:rPr>
            <m:sty m:val="p"/>
          </m:rPr>
          <w:rPr>
            <w:rFonts w:ascii="Cambria Math" w:hAnsi="Cambria Math"/>
          </w:rPr>
          <m:t>4</m:t>
        </m:r>
      </m:oMath>
      <w:r>
        <w:t xml:space="preserve"> W m</w:t>
      </w:r>
      <w:r w:rsidRPr="007E634E">
        <w:rPr>
          <w:vertAlign w:val="superscript"/>
        </w:rPr>
        <w:t>-2</w:t>
      </w:r>
      <w:r>
        <w:t>) is very similar to that produced by MAM3 (</w:t>
      </w:r>
      <m:oMath>
        <m:r>
          <m:rPr>
            <m:sty m:val="p"/>
          </m:rPr>
          <w:rPr>
            <w:rFonts w:ascii="Cambria Math" w:hAnsi="Cambria Math"/>
          </w:rPr>
          <m:t>-2.09</m:t>
        </m:r>
        <m:r>
          <m:rPr>
            <m:sty m:val="p"/>
          </m:rPr>
          <w:rPr>
            <w:rFonts w:ascii="Cambria Math" w:hAnsi="Cambria Math"/>
          </w:rPr>
          <m:t>±0.0</m:t>
        </m:r>
        <m:r>
          <m:rPr>
            <m:sty m:val="p"/>
          </m:rPr>
          <w:rPr>
            <w:rFonts w:ascii="Cambria Math" w:hAnsi="Cambria Math"/>
          </w:rPr>
          <m:t>4</m:t>
        </m:r>
      </m:oMath>
      <w:r>
        <w:t xml:space="preserve"> W m</w:t>
      </w:r>
      <w:r w:rsidRPr="007E634E">
        <w:rPr>
          <w:vertAlign w:val="superscript"/>
        </w:rPr>
        <w:t>-2</w:t>
      </w:r>
      <w:r>
        <w:t>).  However, the geographical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m:t>
        </m:r>
        <m:r>
          <m:rPr>
            <m:sty m:val="p"/>
          </m:rPr>
          <w:rPr>
            <w:rFonts w:ascii="Cambria Math" w:hAnsi="Cambria Math"/>
          </w:rPr>
          <m:t>±0.0</m:t>
        </m:r>
        <m:r>
          <m:rPr>
            <m:sty m:val="p"/>
          </m:rPr>
          <w:rPr>
            <w:rFonts w:ascii="Cambria Math" w:hAnsi="Cambria Math"/>
          </w:rPr>
          <m:t>2</m:t>
        </m:r>
      </m:oMath>
      <w:r>
        <w:t xml:space="preserve"> W m</w:t>
      </w:r>
      <w:r w:rsidRPr="007E634E">
        <w:rPr>
          <w:vertAlign w:val="superscript"/>
        </w:rPr>
        <w:t>-2</w:t>
      </w:r>
      <w:r>
        <w:t>) is stronger than that produced by MAM3 (</w:t>
      </w:r>
      <m:oMath>
        <m:r>
          <m:rPr>
            <m:sty m:val="p"/>
          </m:rPr>
          <w:rPr>
            <w:rFonts w:ascii="Cambria Math" w:hAnsi="Cambria Math"/>
          </w:rPr>
          <m:t>+0.54</m:t>
        </m:r>
        <m:r>
          <m:rPr>
            <m:sty m:val="p"/>
          </m:rPr>
          <w:rPr>
            <w:rFonts w:ascii="Cambria Math" w:hAnsi="Cambria Math"/>
          </w:rPr>
          <m:t>±0.0</m:t>
        </m:r>
        <m:r>
          <m:rPr>
            <m:sty m:val="p"/>
          </m:rPr>
          <w:rPr>
            <w:rFonts w:ascii="Cambria Math" w:hAnsi="Cambria Math"/>
          </w:rPr>
          <m:t>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lastRenderedPageBreak/>
        <w:t xml:space="preserve">The global mean 2000-1850 surface albedo radiative effect produced by MARC </w:t>
      </w:r>
      <w:r>
        <w:t>(</w:t>
      </w:r>
      <m:oMath>
        <m:r>
          <m:rPr>
            <m:sty m:val="p"/>
          </m:rPr>
          <w:rPr>
            <w:rFonts w:ascii="Cambria Math" w:hAnsi="Cambria Math"/>
          </w:rPr>
          <m:t>-</m:t>
        </m:r>
        <m:r>
          <m:rPr>
            <m:sty m:val="p"/>
          </m:rPr>
          <w:rPr>
            <w:rFonts w:ascii="Cambria Math" w:hAnsi="Cambria Math"/>
          </w:rPr>
          <m:t>0.12</m:t>
        </m:r>
        <m:r>
          <m:rPr>
            <m:sty m:val="p"/>
          </m:rPr>
          <w:rPr>
            <w:rFonts w:ascii="Cambria Math" w:hAnsi="Cambria Math"/>
          </w:rPr>
          <m:t>±0.0</m:t>
        </m:r>
        <m:r>
          <m:rPr>
            <m:sty m:val="p"/>
          </m:rPr>
          <w:rPr>
            <w:rFonts w:ascii="Cambria Math" w:hAnsi="Cambria Math"/>
          </w:rPr>
          <m:t>2</m:t>
        </m:r>
      </m:oMath>
      <w:r>
        <w:t xml:space="preserve"> W m</w:t>
      </w:r>
      <w:r w:rsidRPr="007E634E">
        <w:rPr>
          <w:vertAlign w:val="superscript"/>
        </w:rPr>
        <w:t>-2</w:t>
      </w:r>
      <w:r>
        <w:t>)</w:t>
      </w:r>
      <w:r>
        <w:t xml:space="preserve"> is again stronger than that produced by MAM3 </w:t>
      </w:r>
      <w:r>
        <w:t>(</w:t>
      </w:r>
      <m:oMath>
        <m:r>
          <m:rPr>
            <m:sty m:val="p"/>
          </m:rPr>
          <w:rPr>
            <w:rFonts w:ascii="Cambria Math" w:hAnsi="Cambria Math"/>
          </w:rPr>
          <m:t>+0.00</m:t>
        </m:r>
        <m:r>
          <m:rPr>
            <m:sty m:val="p"/>
          </m:rPr>
          <w:rPr>
            <w:rFonts w:ascii="Cambria Math" w:hAnsi="Cambria Math"/>
          </w:rPr>
          <m:t>±0.0</m:t>
        </m:r>
        <m:r>
          <m:rPr>
            <m:sty m:val="p"/>
          </m:rPr>
          <w:rPr>
            <w:rFonts w:ascii="Cambria Math" w:hAnsi="Cambria Math"/>
          </w:rPr>
          <m:t>2</m:t>
        </m:r>
      </m:oMath>
      <w:r>
        <w:t xml:space="preserve"> W m</w:t>
      </w:r>
      <w:r w:rsidRPr="007E634E">
        <w:rPr>
          <w:vertAlign w:val="superscript"/>
        </w:rPr>
        <w:t>-2</w:t>
      </w:r>
      <w:r>
        <w:t>)</w:t>
      </w:r>
      <w:r>
        <w:t>.</w:t>
      </w:r>
    </w:p>
    <w:p w14:paraId="68BAC34A" w14:textId="6DA8D866" w:rsidR="005D36FC" w:rsidRPr="007E634E" w:rsidRDefault="000D2600" w:rsidP="005D36FC">
      <w:r>
        <w:t>If climate simulations were to be performed using a coupled atmosphere-ocean configuration of CESM, these differences in the radiative effects produced by MAM3 and MARC would likely to differences in the climate response.  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bookmarkStart w:id="3" w:name="_GoBack"/>
      <w:bookmarkEnd w:id="3"/>
      <w:r>
        <w:t>, we conclude that t</w:t>
      </w:r>
      <w:r>
        <w:t>he representation of aerosols in global climate models has important impli</w:t>
      </w:r>
      <w:r>
        <w:t>cations for climate modelling.</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lastRenderedPageBreak/>
        <w:t>References</w:t>
      </w:r>
    </w:p>
    <w:p w14:paraId="37DA85E1" w14:textId="68039210" w:rsidR="0017308A" w:rsidRPr="0017308A" w:rsidRDefault="00B431CE" w:rsidP="0017308A">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17308A" w:rsidRPr="0017308A">
        <w:rPr>
          <w:noProof/>
          <w:lang w:val="en-US"/>
        </w:rPr>
        <w:t>Abdul-Razzak, H. and Ghan, S. J.: A parameterization of aerosol activation: 2. Multiple aerosol types, J. Geophys. Res., 105(D5), 6837–6844, doi:10.1029/1999JD901161, 2000.</w:t>
      </w:r>
    </w:p>
    <w:p w14:paraId="554EE37A" w14:textId="77777777" w:rsidR="0017308A" w:rsidRPr="0017308A" w:rsidRDefault="0017308A" w:rsidP="0017308A">
      <w:pPr>
        <w:widowControl w:val="0"/>
        <w:autoSpaceDE w:val="0"/>
        <w:autoSpaceDN w:val="0"/>
        <w:adjustRightInd w:val="0"/>
        <w:rPr>
          <w:noProof/>
          <w:lang w:val="en-US"/>
        </w:rPr>
      </w:pPr>
      <w:r w:rsidRPr="0017308A">
        <w:rPr>
          <w:noProof/>
          <w:lang w:val="en-US"/>
        </w:rPr>
        <w:t>Benjamini, Y. and Hochberg, Y.: Controlling the False Discovery Rate: A Practical and Powerful Approach to Multiple Testing, J. R. Stat. Soc. B, 57(1), 289–300, 1995.</w:t>
      </w:r>
    </w:p>
    <w:p w14:paraId="4E7997E3" w14:textId="77777777" w:rsidR="0017308A" w:rsidRPr="0017308A" w:rsidRDefault="0017308A" w:rsidP="0017308A">
      <w:pPr>
        <w:widowControl w:val="0"/>
        <w:autoSpaceDE w:val="0"/>
        <w:autoSpaceDN w:val="0"/>
        <w:adjustRightInd w:val="0"/>
        <w:rPr>
          <w:noProof/>
          <w:lang w:val="en-US"/>
        </w:rPr>
      </w:pPr>
      <w:r w:rsidRPr="0017308A">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29C4ADC4" w14:textId="77777777" w:rsidR="0017308A" w:rsidRPr="0017308A" w:rsidRDefault="0017308A" w:rsidP="0017308A">
      <w:pPr>
        <w:widowControl w:val="0"/>
        <w:autoSpaceDE w:val="0"/>
        <w:autoSpaceDN w:val="0"/>
        <w:adjustRightInd w:val="0"/>
        <w:rPr>
          <w:noProof/>
          <w:lang w:val="en-US"/>
        </w:rPr>
      </w:pPr>
      <w:r w:rsidRPr="0017308A">
        <w:rPr>
          <w:noProof/>
          <w:lang w:val="en-US"/>
        </w:rPr>
        <w:t>CESM Software Engineering Group: CESM User’s Guide (CESM1.2 Release Series User’s Guide), [online] Available from: http://www.cesm.ucar.edu/models/cesm1.2/cesm/doc/usersguide/ug.pdf [accessed 2017-10-31], 2015.</w:t>
      </w:r>
    </w:p>
    <w:p w14:paraId="794B0AEC" w14:textId="77777777" w:rsidR="0017308A" w:rsidRPr="0017308A" w:rsidRDefault="0017308A" w:rsidP="0017308A">
      <w:pPr>
        <w:widowControl w:val="0"/>
        <w:autoSpaceDE w:val="0"/>
        <w:autoSpaceDN w:val="0"/>
        <w:adjustRightInd w:val="0"/>
        <w:rPr>
          <w:noProof/>
          <w:lang w:val="en-US"/>
        </w:rPr>
      </w:pPr>
      <w:r w:rsidRPr="0017308A">
        <w:rPr>
          <w:noProof/>
          <w:lang w:val="en-US"/>
        </w:rPr>
        <w:t>Chiang, J. C. H. and Friedman, A. R.: Extratropical Cooling, Interhemispheric Thermal Gradients, and Tropical Climate Change, Annu. Rev. Earth Planet. Sci., 40(1), 383–412, doi:10.1146/annurev-earth-042711-105545, 2012.</w:t>
      </w:r>
    </w:p>
    <w:p w14:paraId="4EEEEDF4" w14:textId="77777777" w:rsidR="0017308A" w:rsidRPr="0017308A" w:rsidRDefault="0017308A" w:rsidP="0017308A">
      <w:pPr>
        <w:widowControl w:val="0"/>
        <w:autoSpaceDE w:val="0"/>
        <w:autoSpaceDN w:val="0"/>
        <w:adjustRightInd w:val="0"/>
        <w:rPr>
          <w:noProof/>
          <w:lang w:val="en-US"/>
        </w:rPr>
      </w:pPr>
      <w:r w:rsidRPr="0017308A">
        <w:rPr>
          <w:noProof/>
          <w:lang w:val="en-US"/>
        </w:rPr>
        <w:t>Ekman, A. M. L., Wang, C., Wilson, J. and Ström, J.: Explicit simulations of aerosol physics in a cloud-resolving model: a sensitivity study based on an observed convective cloud, Atmos. Chem. Phys., 4(3), 773–791, doi:10.5194/acp-4-773-2004, 2004.</w:t>
      </w:r>
    </w:p>
    <w:p w14:paraId="3F2B8AF9" w14:textId="77777777" w:rsidR="0017308A" w:rsidRPr="0017308A" w:rsidRDefault="0017308A" w:rsidP="0017308A">
      <w:pPr>
        <w:widowControl w:val="0"/>
        <w:autoSpaceDE w:val="0"/>
        <w:autoSpaceDN w:val="0"/>
        <w:adjustRightInd w:val="0"/>
        <w:rPr>
          <w:noProof/>
          <w:lang w:val="en-US"/>
        </w:rPr>
      </w:pPr>
      <w:r w:rsidRPr="0017308A">
        <w:rPr>
          <w:noProof/>
          <w:lang w:val="en-US"/>
        </w:rPr>
        <w:t>Ekman, A. M. L., Wang, C., Ström, J. and Krejci, R.: Explicit Simulation of Aerosol Physics in a Cloud-Resolving Model: Aerosol Transport and Processing in the Free Troposphere, J. Atmos. Sci., 63(2), 682–696, doi:10.1175/JAS3645.1, 2006.</w:t>
      </w:r>
    </w:p>
    <w:p w14:paraId="047F4A6D" w14:textId="77777777" w:rsidR="0017308A" w:rsidRPr="0017308A" w:rsidRDefault="0017308A" w:rsidP="0017308A">
      <w:pPr>
        <w:widowControl w:val="0"/>
        <w:autoSpaceDE w:val="0"/>
        <w:autoSpaceDN w:val="0"/>
        <w:adjustRightInd w:val="0"/>
        <w:rPr>
          <w:noProof/>
          <w:lang w:val="en-US"/>
        </w:rPr>
      </w:pPr>
      <w:r w:rsidRPr="0017308A">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2256F484" w14:textId="77777777" w:rsidR="0017308A" w:rsidRPr="0017308A" w:rsidRDefault="0017308A" w:rsidP="0017308A">
      <w:pPr>
        <w:widowControl w:val="0"/>
        <w:autoSpaceDE w:val="0"/>
        <w:autoSpaceDN w:val="0"/>
        <w:adjustRightInd w:val="0"/>
        <w:rPr>
          <w:noProof/>
          <w:lang w:val="en-US"/>
        </w:rPr>
      </w:pPr>
      <w:r w:rsidRPr="0017308A">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7CEF3947" w14:textId="77777777" w:rsidR="0017308A" w:rsidRPr="0017308A" w:rsidRDefault="0017308A" w:rsidP="0017308A">
      <w:pPr>
        <w:widowControl w:val="0"/>
        <w:autoSpaceDE w:val="0"/>
        <w:autoSpaceDN w:val="0"/>
        <w:adjustRightInd w:val="0"/>
        <w:rPr>
          <w:noProof/>
          <w:lang w:val="en-US"/>
        </w:rPr>
      </w:pPr>
      <w:r w:rsidRPr="0017308A">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00754405" w14:textId="77777777" w:rsidR="0017308A" w:rsidRPr="0017308A" w:rsidRDefault="0017308A" w:rsidP="0017308A">
      <w:pPr>
        <w:widowControl w:val="0"/>
        <w:autoSpaceDE w:val="0"/>
        <w:autoSpaceDN w:val="0"/>
        <w:adjustRightInd w:val="0"/>
        <w:rPr>
          <w:noProof/>
          <w:lang w:val="en-US"/>
        </w:rPr>
      </w:pPr>
      <w:r w:rsidRPr="0017308A">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2DBF2499" w14:textId="77777777" w:rsidR="0017308A" w:rsidRPr="0017308A" w:rsidRDefault="0017308A" w:rsidP="0017308A">
      <w:pPr>
        <w:widowControl w:val="0"/>
        <w:autoSpaceDE w:val="0"/>
        <w:autoSpaceDN w:val="0"/>
        <w:adjustRightInd w:val="0"/>
        <w:rPr>
          <w:noProof/>
          <w:lang w:val="en-US"/>
        </w:rPr>
      </w:pPr>
      <w:r w:rsidRPr="0017308A">
        <w:rPr>
          <w:noProof/>
          <w:lang w:val="en-US"/>
        </w:rPr>
        <w:t>Ghan, S. J.: Technical Note: Estimating aerosol effects on cloud radiative forcing, Atmos. Chem. Phys., 13(19), 9971–9974, doi:10.5194/acp-13-9971-2013, 2013.</w:t>
      </w:r>
    </w:p>
    <w:p w14:paraId="18EBBE94" w14:textId="77777777" w:rsidR="0017308A" w:rsidRPr="0017308A" w:rsidRDefault="0017308A" w:rsidP="0017308A">
      <w:pPr>
        <w:widowControl w:val="0"/>
        <w:autoSpaceDE w:val="0"/>
        <w:autoSpaceDN w:val="0"/>
        <w:adjustRightInd w:val="0"/>
        <w:rPr>
          <w:noProof/>
          <w:lang w:val="en-US"/>
        </w:rPr>
      </w:pPr>
      <w:r w:rsidRPr="0017308A">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26FAED33" w14:textId="77777777" w:rsidR="0017308A" w:rsidRPr="0017308A" w:rsidRDefault="0017308A" w:rsidP="0017308A">
      <w:pPr>
        <w:widowControl w:val="0"/>
        <w:autoSpaceDE w:val="0"/>
        <w:autoSpaceDN w:val="0"/>
        <w:adjustRightInd w:val="0"/>
        <w:rPr>
          <w:noProof/>
          <w:lang w:val="en-US"/>
        </w:rPr>
      </w:pPr>
      <w:r w:rsidRPr="0017308A">
        <w:rPr>
          <w:noProof/>
          <w:lang w:val="en-US"/>
        </w:rPr>
        <w:t>Grandey, B. S., Lee, H.-H. and Wang, C.: Radiative effects of interannually varying vs. interannually invariant aerosol emissions from fires, Atmos. Chem. Phys., 16(22), 14495–14513, doi:10.5194/acp-16-14495-2016, 2016a.</w:t>
      </w:r>
    </w:p>
    <w:p w14:paraId="036A8CEB" w14:textId="77777777" w:rsidR="0017308A" w:rsidRPr="0017308A" w:rsidRDefault="0017308A" w:rsidP="0017308A">
      <w:pPr>
        <w:widowControl w:val="0"/>
        <w:autoSpaceDE w:val="0"/>
        <w:autoSpaceDN w:val="0"/>
        <w:adjustRightInd w:val="0"/>
        <w:rPr>
          <w:noProof/>
          <w:lang w:val="en-US"/>
        </w:rPr>
      </w:pPr>
      <w:r w:rsidRPr="0017308A">
        <w:rPr>
          <w:noProof/>
          <w:lang w:val="en-US"/>
        </w:rPr>
        <w:t>Grandey, B. S., Cheng, H. and Wang, C.: Transient Climate Impacts for Scenarios of Aerosol Emissions from Asia: A Story of Coal versus Gas, J. Clim., 29(8), 2849–2867, doi:10.1175/JCLI-D-15-0555.1, 2016b.</w:t>
      </w:r>
    </w:p>
    <w:p w14:paraId="29ACC4DD" w14:textId="77777777" w:rsidR="0017308A" w:rsidRPr="0017308A" w:rsidRDefault="0017308A" w:rsidP="0017308A">
      <w:pPr>
        <w:widowControl w:val="0"/>
        <w:autoSpaceDE w:val="0"/>
        <w:autoSpaceDN w:val="0"/>
        <w:adjustRightInd w:val="0"/>
        <w:rPr>
          <w:noProof/>
          <w:lang w:val="en-US"/>
        </w:rPr>
      </w:pPr>
      <w:r w:rsidRPr="0017308A">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640917EE" w14:textId="77777777" w:rsidR="0017308A" w:rsidRPr="0017308A" w:rsidRDefault="0017308A" w:rsidP="0017308A">
      <w:pPr>
        <w:widowControl w:val="0"/>
        <w:autoSpaceDE w:val="0"/>
        <w:autoSpaceDN w:val="0"/>
        <w:adjustRightInd w:val="0"/>
        <w:rPr>
          <w:noProof/>
          <w:lang w:val="en-US"/>
        </w:rPr>
      </w:pPr>
      <w:r w:rsidRPr="0017308A">
        <w:rPr>
          <w:noProof/>
          <w:lang w:val="en-US"/>
        </w:rPr>
        <w:t>Jiang, Y., Lu, Z., Liu, X., Qian, Y., Zhang, K., Wang, Y. and Yang, X.-Q.: Impacts of global open-fire aerosols on direct radiative, cloud and surface-albedo effects simulated with CAM5, Atmos. Chem. Phys., 16(23), 14805–14824, doi:10.5194/acp-16-14805-2016, 2016.</w:t>
      </w:r>
    </w:p>
    <w:p w14:paraId="4BE7EC26" w14:textId="77777777" w:rsidR="0017308A" w:rsidRPr="0017308A" w:rsidRDefault="0017308A" w:rsidP="0017308A">
      <w:pPr>
        <w:widowControl w:val="0"/>
        <w:autoSpaceDE w:val="0"/>
        <w:autoSpaceDN w:val="0"/>
        <w:adjustRightInd w:val="0"/>
        <w:rPr>
          <w:noProof/>
          <w:lang w:val="en-US"/>
        </w:rPr>
      </w:pPr>
      <w:r w:rsidRPr="0017308A">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1B5B5881" w14:textId="77777777" w:rsidR="0017308A" w:rsidRPr="0017308A" w:rsidRDefault="0017308A" w:rsidP="0017308A">
      <w:pPr>
        <w:widowControl w:val="0"/>
        <w:autoSpaceDE w:val="0"/>
        <w:autoSpaceDN w:val="0"/>
        <w:adjustRightInd w:val="0"/>
        <w:rPr>
          <w:noProof/>
          <w:lang w:val="en-US"/>
        </w:rPr>
      </w:pPr>
      <w:r w:rsidRPr="0017308A">
        <w:rPr>
          <w:noProof/>
          <w:lang w:val="en-US"/>
        </w:rPr>
        <w:t>Kim, D., Wang, C., Ekman, A. M. L., Barth, M. C. and Lee, D.-I.: The responses of cloudiness to the direct radiative effect of sulfate and carbonaceous aerosols, J. Geophys. Res. Atmos., 119(3), 1172–1185, doi:10.1002/2013JD020529, 2014.</w:t>
      </w:r>
    </w:p>
    <w:p w14:paraId="1A5F1984" w14:textId="77777777" w:rsidR="0017308A" w:rsidRPr="0017308A" w:rsidRDefault="0017308A" w:rsidP="0017308A">
      <w:pPr>
        <w:widowControl w:val="0"/>
        <w:autoSpaceDE w:val="0"/>
        <w:autoSpaceDN w:val="0"/>
        <w:adjustRightInd w:val="0"/>
        <w:rPr>
          <w:noProof/>
          <w:lang w:val="en-US"/>
        </w:rPr>
      </w:pPr>
      <w:r w:rsidRPr="0017308A">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4D62AFD3" w14:textId="77777777" w:rsidR="0017308A" w:rsidRPr="0017308A" w:rsidRDefault="0017308A" w:rsidP="0017308A">
      <w:pPr>
        <w:widowControl w:val="0"/>
        <w:autoSpaceDE w:val="0"/>
        <w:autoSpaceDN w:val="0"/>
        <w:adjustRightInd w:val="0"/>
        <w:rPr>
          <w:noProof/>
          <w:lang w:val="en-US"/>
        </w:rPr>
      </w:pPr>
      <w:r w:rsidRPr="0017308A">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5E000772" w14:textId="77777777" w:rsidR="0017308A" w:rsidRPr="0017308A" w:rsidRDefault="0017308A" w:rsidP="0017308A">
      <w:pPr>
        <w:widowControl w:val="0"/>
        <w:autoSpaceDE w:val="0"/>
        <w:autoSpaceDN w:val="0"/>
        <w:adjustRightInd w:val="0"/>
        <w:rPr>
          <w:noProof/>
          <w:lang w:val="en-US"/>
        </w:rPr>
      </w:pPr>
      <w:r w:rsidRPr="0017308A">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422A796E" w14:textId="77777777" w:rsidR="0017308A" w:rsidRPr="0017308A" w:rsidRDefault="0017308A" w:rsidP="0017308A">
      <w:pPr>
        <w:widowControl w:val="0"/>
        <w:autoSpaceDE w:val="0"/>
        <w:autoSpaceDN w:val="0"/>
        <w:adjustRightInd w:val="0"/>
        <w:rPr>
          <w:noProof/>
          <w:lang w:val="en-US"/>
        </w:rPr>
      </w:pPr>
      <w:r w:rsidRPr="0017308A">
        <w:rPr>
          <w:noProof/>
          <w:lang w:val="en-US"/>
        </w:rPr>
        <w:t>Morrison, H. and Gettelman, A.: A New Two-Moment Bulk Stratiform Cloud Microphysics Scheme in the Community Atmosphere Model, Version 3 (CAM3). Part I: Description and Numerical Tests, J. Clim., 21(15), 3642–3659, doi:10.1175/2008JCLI2105.1, 2008.</w:t>
      </w:r>
    </w:p>
    <w:p w14:paraId="728142B4" w14:textId="77777777" w:rsidR="0017308A" w:rsidRPr="0017308A" w:rsidRDefault="0017308A" w:rsidP="0017308A">
      <w:pPr>
        <w:widowControl w:val="0"/>
        <w:autoSpaceDE w:val="0"/>
        <w:autoSpaceDN w:val="0"/>
        <w:adjustRightInd w:val="0"/>
        <w:rPr>
          <w:noProof/>
          <w:lang w:val="en-US"/>
        </w:rPr>
      </w:pPr>
      <w:r w:rsidRPr="0017308A">
        <w:rPr>
          <w:noProof/>
          <w:lang w:val="en-US"/>
        </w:rPr>
        <w:t>Rothenberg, D. and Wang, C.: Metamodeling of Droplet Activation for Global Climate Models, J. Atmos. Sci., 73(3), 1255–1272, doi:10.1175/JAS-D-15-0223.1, 2016.</w:t>
      </w:r>
    </w:p>
    <w:p w14:paraId="63E8FA1C" w14:textId="77777777" w:rsidR="0017308A" w:rsidRPr="0017308A" w:rsidRDefault="0017308A" w:rsidP="0017308A">
      <w:pPr>
        <w:widowControl w:val="0"/>
        <w:autoSpaceDE w:val="0"/>
        <w:autoSpaceDN w:val="0"/>
        <w:adjustRightInd w:val="0"/>
        <w:rPr>
          <w:noProof/>
          <w:lang w:val="en-US"/>
        </w:rPr>
      </w:pPr>
      <w:r w:rsidRPr="0017308A">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7BCFF4C9" w14:textId="77777777" w:rsidR="0017308A" w:rsidRPr="0017308A" w:rsidRDefault="0017308A" w:rsidP="0017308A">
      <w:pPr>
        <w:widowControl w:val="0"/>
        <w:autoSpaceDE w:val="0"/>
        <w:autoSpaceDN w:val="0"/>
        <w:adjustRightInd w:val="0"/>
        <w:rPr>
          <w:noProof/>
          <w:lang w:val="en-US"/>
        </w:rPr>
      </w:pPr>
      <w:r w:rsidRPr="0017308A">
        <w:rPr>
          <w:noProof/>
          <w:lang w:val="en-US"/>
        </w:rPr>
        <w:t>Rothenberg, D., Avramov, A. and Wang, C.: On the representation of aerosol activation and its influence on model-derived estimates of the aerosol indirect effect, Atmos. Chem. Phys. Discuss., (August), 1–35, doi:10.5194/acp-2017-680, 2017.</w:t>
      </w:r>
    </w:p>
    <w:p w14:paraId="73EEC372" w14:textId="77777777" w:rsidR="0017308A" w:rsidRPr="0017308A" w:rsidRDefault="0017308A" w:rsidP="0017308A">
      <w:pPr>
        <w:widowControl w:val="0"/>
        <w:autoSpaceDE w:val="0"/>
        <w:autoSpaceDN w:val="0"/>
        <w:adjustRightInd w:val="0"/>
        <w:rPr>
          <w:noProof/>
          <w:lang w:val="en-US"/>
        </w:rPr>
      </w:pPr>
      <w:r w:rsidRPr="0017308A">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29CCD324" w14:textId="77777777" w:rsidR="0017308A" w:rsidRPr="0017308A" w:rsidRDefault="0017308A" w:rsidP="0017308A">
      <w:pPr>
        <w:widowControl w:val="0"/>
        <w:autoSpaceDE w:val="0"/>
        <w:autoSpaceDN w:val="0"/>
        <w:adjustRightInd w:val="0"/>
        <w:rPr>
          <w:noProof/>
          <w:lang w:val="en-US"/>
        </w:rPr>
      </w:pPr>
      <w:r w:rsidRPr="0017308A">
        <w:rPr>
          <w:noProof/>
          <w:lang w:val="en-US"/>
        </w:rPr>
        <w:t>Stier, P., Seinfeld, J. H., Kinne, S. and Boucher, O.: Aerosol absorption and radiative forcing, Atmos. Chem. Phys., 7(19), 5237–5261, doi:10.5194/acp-7-5237-2007, 2007.</w:t>
      </w:r>
    </w:p>
    <w:p w14:paraId="31CCE71E" w14:textId="77777777" w:rsidR="0017308A" w:rsidRPr="0017308A" w:rsidRDefault="0017308A" w:rsidP="0017308A">
      <w:pPr>
        <w:widowControl w:val="0"/>
        <w:autoSpaceDE w:val="0"/>
        <w:autoSpaceDN w:val="0"/>
        <w:adjustRightInd w:val="0"/>
        <w:rPr>
          <w:noProof/>
          <w:lang w:val="en-US"/>
        </w:rPr>
      </w:pPr>
      <w:r w:rsidRPr="0017308A">
        <w:rPr>
          <w:noProof/>
          <w:lang w:val="en-US"/>
        </w:rPr>
        <w:t>Wang, C.: A modeling study of the response of tropical deep convection to the increase of cloud condensation nuclei concentration: 1. Dynamics and microphysics, J. Geophys. Res., 110(D21), D21211, doi:10.1029/2004JD005720, 2005a.</w:t>
      </w:r>
    </w:p>
    <w:p w14:paraId="1CCB37FA" w14:textId="77777777" w:rsidR="0017308A" w:rsidRPr="0017308A" w:rsidRDefault="0017308A" w:rsidP="0017308A">
      <w:pPr>
        <w:widowControl w:val="0"/>
        <w:autoSpaceDE w:val="0"/>
        <w:autoSpaceDN w:val="0"/>
        <w:adjustRightInd w:val="0"/>
        <w:rPr>
          <w:noProof/>
          <w:lang w:val="en-US"/>
        </w:rPr>
      </w:pPr>
      <w:r w:rsidRPr="0017308A">
        <w:rPr>
          <w:noProof/>
          <w:lang w:val="en-US"/>
        </w:rPr>
        <w:t>Wang, C.: A modeling study of the response of tropical deep convection to the increase of cloud condensation nuclei concentration: 2. Radiation and tropospheric chemistry, J. Geophys. Res., 110(D22), D22204, doi:10.1029/2005JD005829, 2005b.</w:t>
      </w:r>
    </w:p>
    <w:p w14:paraId="3B2F2FA3" w14:textId="77777777" w:rsidR="0017308A" w:rsidRPr="0017308A" w:rsidRDefault="0017308A" w:rsidP="0017308A">
      <w:pPr>
        <w:widowControl w:val="0"/>
        <w:autoSpaceDE w:val="0"/>
        <w:autoSpaceDN w:val="0"/>
        <w:adjustRightInd w:val="0"/>
        <w:rPr>
          <w:noProof/>
          <w:lang w:val="en-US"/>
        </w:rPr>
      </w:pPr>
      <w:r w:rsidRPr="0017308A">
        <w:rPr>
          <w:noProof/>
          <w:lang w:val="en-US"/>
        </w:rPr>
        <w:t>Wang, C.: Anthropogenic aerosols and the distribution of past large-scale precipitation change, Geophys. Res. Lett., 42(24), 10,876-10,884, doi:10.1002/2015GL066416, 2015.</w:t>
      </w:r>
    </w:p>
    <w:p w14:paraId="1C435470" w14:textId="77777777" w:rsidR="0017308A" w:rsidRPr="0017308A" w:rsidRDefault="0017308A" w:rsidP="0017308A">
      <w:pPr>
        <w:widowControl w:val="0"/>
        <w:autoSpaceDE w:val="0"/>
        <w:autoSpaceDN w:val="0"/>
        <w:adjustRightInd w:val="0"/>
        <w:rPr>
          <w:noProof/>
          <w:lang w:val="en-US"/>
        </w:rPr>
      </w:pPr>
      <w:r w:rsidRPr="0017308A">
        <w:rPr>
          <w:noProof/>
          <w:lang w:val="en-US"/>
        </w:rPr>
        <w:t>Wilks, D. S.: “The stippling shows statistically significant gridpoints”: How Research Results are Routinely Overstated and Over-interpreted, and What to Do About It, Bull. Am. Meteorol. Soc., doi:10.1175/BAMS-D-15-00267.1, 2016.</w:t>
      </w:r>
    </w:p>
    <w:p w14:paraId="5E0B0675" w14:textId="77777777" w:rsidR="0017308A" w:rsidRPr="0017308A" w:rsidRDefault="0017308A" w:rsidP="0017308A">
      <w:pPr>
        <w:widowControl w:val="0"/>
        <w:autoSpaceDE w:val="0"/>
        <w:autoSpaceDN w:val="0"/>
        <w:adjustRightInd w:val="0"/>
        <w:rPr>
          <w:noProof/>
        </w:rPr>
      </w:pPr>
      <w:r w:rsidRPr="0017308A">
        <w:rPr>
          <w:noProof/>
          <w:lang w:val="en-US"/>
        </w:rPr>
        <w:t>Wilson, J., Cuvelier, C. and Raes, F.: A modeling study of global mixed aerosol fields, J. Geophys. Res. Atmos., 106(D24), 34081–34108, doi:10.1029/2000JD000198, 2001.</w:t>
      </w:r>
    </w:p>
    <w:p w14:paraId="39BD546E" w14:textId="369832ED" w:rsidR="005C101B" w:rsidRDefault="00B431CE" w:rsidP="0017308A">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jamin Grandey" w:date="2017-11-10T16:01:00Z" w:initials="BG">
    <w:p w14:paraId="67185652" w14:textId="69D0E489" w:rsidR="007E634E" w:rsidRDefault="007E634E">
      <w:pPr>
        <w:pStyle w:val="CommentText"/>
      </w:pPr>
      <w:r>
        <w:rPr>
          <w:rStyle w:val="CommentReference"/>
        </w:rPr>
        <w:annotationRef/>
      </w:r>
      <w:r>
        <w:t>Update symbols</w:t>
      </w:r>
    </w:p>
  </w:comment>
  <w:comment w:id="1" w:author="Benjamin Grandey" w:date="2017-11-10T16:01:00Z" w:initials="BG">
    <w:p w14:paraId="4198665D" w14:textId="11D072B9" w:rsidR="007E634E" w:rsidRDefault="007E634E">
      <w:pPr>
        <w:pStyle w:val="CommentText"/>
      </w:pPr>
      <w:r>
        <w:rPr>
          <w:rStyle w:val="CommentReference"/>
        </w:rPr>
        <w:annotationRef/>
      </w:r>
      <w:r>
        <w:t>Update symbolds</w:t>
      </w:r>
    </w:p>
  </w:comment>
  <w:comment w:id="2" w:author="Benjamin Grandey" w:date="2017-11-10T16:00:00Z" w:initials="BG">
    <w:p w14:paraId="014D38EF" w14:textId="3BDFC2F2" w:rsidR="007E634E" w:rsidRDefault="007E634E">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7E634E" w:rsidRDefault="007E634E" w:rsidP="006D0C96">
      <w:pPr>
        <w:spacing w:line="240" w:lineRule="auto"/>
      </w:pPr>
      <w:r>
        <w:separator/>
      </w:r>
    </w:p>
  </w:endnote>
  <w:endnote w:type="continuationSeparator" w:id="0">
    <w:p w14:paraId="38B4A0D0" w14:textId="77777777" w:rsidR="007E634E" w:rsidRDefault="007E634E"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7E634E" w:rsidRDefault="007E634E">
        <w:pPr>
          <w:pStyle w:val="Footer"/>
          <w:jc w:val="center"/>
        </w:pPr>
        <w:r>
          <w:fldChar w:fldCharType="begin"/>
        </w:r>
        <w:r>
          <w:instrText xml:space="preserve"> PAGE   \* MERGEFORMAT </w:instrText>
        </w:r>
        <w:r>
          <w:fldChar w:fldCharType="separate"/>
        </w:r>
        <w:r w:rsidR="0017308A">
          <w:rPr>
            <w:noProof/>
          </w:rPr>
          <w:t>17</w:t>
        </w:r>
        <w:r>
          <w:rPr>
            <w:noProof/>
          </w:rPr>
          <w:fldChar w:fldCharType="end"/>
        </w:r>
      </w:p>
    </w:sdtContent>
  </w:sdt>
  <w:p w14:paraId="3959B49E" w14:textId="77777777" w:rsidR="007E634E" w:rsidRDefault="007E63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7E634E" w:rsidRDefault="007E634E" w:rsidP="006D0C96">
      <w:pPr>
        <w:spacing w:line="240" w:lineRule="auto"/>
      </w:pPr>
      <w:r>
        <w:separator/>
      </w:r>
    </w:p>
  </w:footnote>
  <w:footnote w:type="continuationSeparator" w:id="0">
    <w:p w14:paraId="6CB0433A" w14:textId="77777777" w:rsidR="007E634E" w:rsidRDefault="007E634E"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7E634E" w:rsidRDefault="007E634E">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7E634E" w:rsidRDefault="007E634E">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7E634E" w:rsidRDefault="007E634E">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0F8D"/>
    <w:rsid w:val="00032A55"/>
    <w:rsid w:val="000333E5"/>
    <w:rsid w:val="0005690A"/>
    <w:rsid w:val="000573E0"/>
    <w:rsid w:val="00060A94"/>
    <w:rsid w:val="00061AB1"/>
    <w:rsid w:val="0006782A"/>
    <w:rsid w:val="00075591"/>
    <w:rsid w:val="00075F28"/>
    <w:rsid w:val="00077A06"/>
    <w:rsid w:val="00082415"/>
    <w:rsid w:val="00091DE4"/>
    <w:rsid w:val="000A1B66"/>
    <w:rsid w:val="000A4C6C"/>
    <w:rsid w:val="000A62A3"/>
    <w:rsid w:val="000B76A6"/>
    <w:rsid w:val="000B77FD"/>
    <w:rsid w:val="000C1531"/>
    <w:rsid w:val="000C3A9F"/>
    <w:rsid w:val="000D2600"/>
    <w:rsid w:val="000D2AEB"/>
    <w:rsid w:val="000E6983"/>
    <w:rsid w:val="000F5E38"/>
    <w:rsid w:val="00105136"/>
    <w:rsid w:val="0011203B"/>
    <w:rsid w:val="00112937"/>
    <w:rsid w:val="001229F3"/>
    <w:rsid w:val="00123A3B"/>
    <w:rsid w:val="00131411"/>
    <w:rsid w:val="0013710F"/>
    <w:rsid w:val="00164472"/>
    <w:rsid w:val="00165133"/>
    <w:rsid w:val="00166DB1"/>
    <w:rsid w:val="0017308A"/>
    <w:rsid w:val="00181ADF"/>
    <w:rsid w:val="00185A8A"/>
    <w:rsid w:val="001A29B4"/>
    <w:rsid w:val="001B1C95"/>
    <w:rsid w:val="001C023E"/>
    <w:rsid w:val="001C0A11"/>
    <w:rsid w:val="001C14FE"/>
    <w:rsid w:val="001C4A59"/>
    <w:rsid w:val="001C5EB9"/>
    <w:rsid w:val="001D5131"/>
    <w:rsid w:val="001E3065"/>
    <w:rsid w:val="001F50FF"/>
    <w:rsid w:val="00202A07"/>
    <w:rsid w:val="00203F92"/>
    <w:rsid w:val="00220CE7"/>
    <w:rsid w:val="0022508A"/>
    <w:rsid w:val="0023639D"/>
    <w:rsid w:val="00241EB6"/>
    <w:rsid w:val="002447C0"/>
    <w:rsid w:val="00247A91"/>
    <w:rsid w:val="00250E10"/>
    <w:rsid w:val="002541FC"/>
    <w:rsid w:val="00255BFB"/>
    <w:rsid w:val="00261364"/>
    <w:rsid w:val="002624BF"/>
    <w:rsid w:val="00262D26"/>
    <w:rsid w:val="00266DA4"/>
    <w:rsid w:val="00282DC5"/>
    <w:rsid w:val="002A11A2"/>
    <w:rsid w:val="002A2FB3"/>
    <w:rsid w:val="002B6BFE"/>
    <w:rsid w:val="002C14C6"/>
    <w:rsid w:val="002C5D1B"/>
    <w:rsid w:val="002D5430"/>
    <w:rsid w:val="002D6246"/>
    <w:rsid w:val="002E1D99"/>
    <w:rsid w:val="002E75DA"/>
    <w:rsid w:val="00302B19"/>
    <w:rsid w:val="003118C8"/>
    <w:rsid w:val="00323039"/>
    <w:rsid w:val="003233B0"/>
    <w:rsid w:val="00323971"/>
    <w:rsid w:val="003255B9"/>
    <w:rsid w:val="00327746"/>
    <w:rsid w:val="003312C1"/>
    <w:rsid w:val="00353055"/>
    <w:rsid w:val="003543ED"/>
    <w:rsid w:val="00357010"/>
    <w:rsid w:val="00362BF5"/>
    <w:rsid w:val="0036796B"/>
    <w:rsid w:val="003747CA"/>
    <w:rsid w:val="00381802"/>
    <w:rsid w:val="0038589A"/>
    <w:rsid w:val="00386A37"/>
    <w:rsid w:val="003969E9"/>
    <w:rsid w:val="003A4FB4"/>
    <w:rsid w:val="003B19F9"/>
    <w:rsid w:val="003B4A1A"/>
    <w:rsid w:val="003B5F62"/>
    <w:rsid w:val="003C4CB5"/>
    <w:rsid w:val="003D5288"/>
    <w:rsid w:val="003F2576"/>
    <w:rsid w:val="003F4D16"/>
    <w:rsid w:val="00406C92"/>
    <w:rsid w:val="00412844"/>
    <w:rsid w:val="00420ED7"/>
    <w:rsid w:val="004414F8"/>
    <w:rsid w:val="00450DB9"/>
    <w:rsid w:val="00451B14"/>
    <w:rsid w:val="00452CA3"/>
    <w:rsid w:val="00455FC1"/>
    <w:rsid w:val="00463568"/>
    <w:rsid w:val="00467C48"/>
    <w:rsid w:val="00473319"/>
    <w:rsid w:val="00474C64"/>
    <w:rsid w:val="00475E36"/>
    <w:rsid w:val="00482B18"/>
    <w:rsid w:val="004A2411"/>
    <w:rsid w:val="004A2520"/>
    <w:rsid w:val="004A2EAA"/>
    <w:rsid w:val="004B10E7"/>
    <w:rsid w:val="004B46E9"/>
    <w:rsid w:val="004B5225"/>
    <w:rsid w:val="004B6007"/>
    <w:rsid w:val="004C2562"/>
    <w:rsid w:val="004C2EAC"/>
    <w:rsid w:val="004C5F0B"/>
    <w:rsid w:val="004D0F1A"/>
    <w:rsid w:val="004D1BD1"/>
    <w:rsid w:val="0050342D"/>
    <w:rsid w:val="005048F7"/>
    <w:rsid w:val="00507202"/>
    <w:rsid w:val="00510AFE"/>
    <w:rsid w:val="00511874"/>
    <w:rsid w:val="00516000"/>
    <w:rsid w:val="00517904"/>
    <w:rsid w:val="00536E42"/>
    <w:rsid w:val="005443B9"/>
    <w:rsid w:val="0055217B"/>
    <w:rsid w:val="005579BF"/>
    <w:rsid w:val="00564213"/>
    <w:rsid w:val="00573C3B"/>
    <w:rsid w:val="00587713"/>
    <w:rsid w:val="005957D8"/>
    <w:rsid w:val="00597099"/>
    <w:rsid w:val="005A4F32"/>
    <w:rsid w:val="005A65E2"/>
    <w:rsid w:val="005C101B"/>
    <w:rsid w:val="005C1202"/>
    <w:rsid w:val="005C5095"/>
    <w:rsid w:val="005D36FC"/>
    <w:rsid w:val="005E3481"/>
    <w:rsid w:val="005E4E5A"/>
    <w:rsid w:val="005F3C91"/>
    <w:rsid w:val="00612FF9"/>
    <w:rsid w:val="00621FB3"/>
    <w:rsid w:val="0062203D"/>
    <w:rsid w:val="00631ECB"/>
    <w:rsid w:val="006326D7"/>
    <w:rsid w:val="00643AA6"/>
    <w:rsid w:val="006469F6"/>
    <w:rsid w:val="00650313"/>
    <w:rsid w:val="0066122B"/>
    <w:rsid w:val="00670F05"/>
    <w:rsid w:val="00673EDC"/>
    <w:rsid w:val="0068346F"/>
    <w:rsid w:val="00683C38"/>
    <w:rsid w:val="00685061"/>
    <w:rsid w:val="00694D77"/>
    <w:rsid w:val="006A0BB8"/>
    <w:rsid w:val="006A41B0"/>
    <w:rsid w:val="006A4996"/>
    <w:rsid w:val="006A4B7A"/>
    <w:rsid w:val="006A58C7"/>
    <w:rsid w:val="006C7527"/>
    <w:rsid w:val="006D0C96"/>
    <w:rsid w:val="006D2E4D"/>
    <w:rsid w:val="006D396E"/>
    <w:rsid w:val="006E1FB7"/>
    <w:rsid w:val="006E5CF3"/>
    <w:rsid w:val="0070537F"/>
    <w:rsid w:val="007226EE"/>
    <w:rsid w:val="00743A75"/>
    <w:rsid w:val="007502D1"/>
    <w:rsid w:val="00751A44"/>
    <w:rsid w:val="00754D78"/>
    <w:rsid w:val="0077093E"/>
    <w:rsid w:val="0077113E"/>
    <w:rsid w:val="00772A79"/>
    <w:rsid w:val="00777452"/>
    <w:rsid w:val="00795CD1"/>
    <w:rsid w:val="0079606B"/>
    <w:rsid w:val="00796A7F"/>
    <w:rsid w:val="007976B5"/>
    <w:rsid w:val="00797EBF"/>
    <w:rsid w:val="007B5C5C"/>
    <w:rsid w:val="007C18DB"/>
    <w:rsid w:val="007D3CB8"/>
    <w:rsid w:val="007D5DC7"/>
    <w:rsid w:val="007D7535"/>
    <w:rsid w:val="007E634E"/>
    <w:rsid w:val="007F0018"/>
    <w:rsid w:val="008015CB"/>
    <w:rsid w:val="00802026"/>
    <w:rsid w:val="00826488"/>
    <w:rsid w:val="008340A2"/>
    <w:rsid w:val="008438AE"/>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075E4"/>
    <w:rsid w:val="009150E4"/>
    <w:rsid w:val="00915271"/>
    <w:rsid w:val="0091703C"/>
    <w:rsid w:val="0091791F"/>
    <w:rsid w:val="009213C3"/>
    <w:rsid w:val="00923B60"/>
    <w:rsid w:val="009250F5"/>
    <w:rsid w:val="00926B24"/>
    <w:rsid w:val="00932F15"/>
    <w:rsid w:val="00941224"/>
    <w:rsid w:val="00943440"/>
    <w:rsid w:val="009467F6"/>
    <w:rsid w:val="009865C4"/>
    <w:rsid w:val="00994DC2"/>
    <w:rsid w:val="00995A7D"/>
    <w:rsid w:val="0099694B"/>
    <w:rsid w:val="009B067E"/>
    <w:rsid w:val="009B50F9"/>
    <w:rsid w:val="009C07BA"/>
    <w:rsid w:val="009C70B2"/>
    <w:rsid w:val="009D1AB7"/>
    <w:rsid w:val="009D38E2"/>
    <w:rsid w:val="009D4AD3"/>
    <w:rsid w:val="009E390C"/>
    <w:rsid w:val="009F2C0A"/>
    <w:rsid w:val="009F5272"/>
    <w:rsid w:val="009F597E"/>
    <w:rsid w:val="00A0185A"/>
    <w:rsid w:val="00A03638"/>
    <w:rsid w:val="00A06336"/>
    <w:rsid w:val="00A113E0"/>
    <w:rsid w:val="00A37C38"/>
    <w:rsid w:val="00A53C88"/>
    <w:rsid w:val="00A80A0C"/>
    <w:rsid w:val="00A833C0"/>
    <w:rsid w:val="00A92E77"/>
    <w:rsid w:val="00A9363E"/>
    <w:rsid w:val="00A93A6A"/>
    <w:rsid w:val="00AA1EA9"/>
    <w:rsid w:val="00AA2145"/>
    <w:rsid w:val="00AA501F"/>
    <w:rsid w:val="00AA7651"/>
    <w:rsid w:val="00AB301A"/>
    <w:rsid w:val="00AC35AD"/>
    <w:rsid w:val="00AD1B2C"/>
    <w:rsid w:val="00AD1E62"/>
    <w:rsid w:val="00AD3B41"/>
    <w:rsid w:val="00AE2E4C"/>
    <w:rsid w:val="00AE390F"/>
    <w:rsid w:val="00AE4157"/>
    <w:rsid w:val="00AE6D82"/>
    <w:rsid w:val="00AE7AA5"/>
    <w:rsid w:val="00AF248A"/>
    <w:rsid w:val="00AF50AC"/>
    <w:rsid w:val="00AF7033"/>
    <w:rsid w:val="00B01F4A"/>
    <w:rsid w:val="00B07D16"/>
    <w:rsid w:val="00B14BE0"/>
    <w:rsid w:val="00B20F70"/>
    <w:rsid w:val="00B31BAC"/>
    <w:rsid w:val="00B34463"/>
    <w:rsid w:val="00B36739"/>
    <w:rsid w:val="00B373AE"/>
    <w:rsid w:val="00B4015F"/>
    <w:rsid w:val="00B41308"/>
    <w:rsid w:val="00B41C8D"/>
    <w:rsid w:val="00B431CE"/>
    <w:rsid w:val="00B4456D"/>
    <w:rsid w:val="00B563B5"/>
    <w:rsid w:val="00B5719D"/>
    <w:rsid w:val="00B75342"/>
    <w:rsid w:val="00B86A5C"/>
    <w:rsid w:val="00B94A58"/>
    <w:rsid w:val="00BC21C8"/>
    <w:rsid w:val="00BD0523"/>
    <w:rsid w:val="00BE154F"/>
    <w:rsid w:val="00BE5286"/>
    <w:rsid w:val="00BF0D52"/>
    <w:rsid w:val="00BF2422"/>
    <w:rsid w:val="00C01D7B"/>
    <w:rsid w:val="00C135E9"/>
    <w:rsid w:val="00C1589F"/>
    <w:rsid w:val="00C165C2"/>
    <w:rsid w:val="00C16B9A"/>
    <w:rsid w:val="00C17E59"/>
    <w:rsid w:val="00C26061"/>
    <w:rsid w:val="00C26311"/>
    <w:rsid w:val="00C35812"/>
    <w:rsid w:val="00C41B21"/>
    <w:rsid w:val="00C42210"/>
    <w:rsid w:val="00C42EF6"/>
    <w:rsid w:val="00C54CF1"/>
    <w:rsid w:val="00C550A6"/>
    <w:rsid w:val="00C57D4E"/>
    <w:rsid w:val="00C630DF"/>
    <w:rsid w:val="00C7480A"/>
    <w:rsid w:val="00C80A40"/>
    <w:rsid w:val="00C82F79"/>
    <w:rsid w:val="00C901B8"/>
    <w:rsid w:val="00CA0295"/>
    <w:rsid w:val="00CA1161"/>
    <w:rsid w:val="00CA7154"/>
    <w:rsid w:val="00CC4603"/>
    <w:rsid w:val="00CC5188"/>
    <w:rsid w:val="00CC51D0"/>
    <w:rsid w:val="00CC76FB"/>
    <w:rsid w:val="00CE53FE"/>
    <w:rsid w:val="00D40CE0"/>
    <w:rsid w:val="00D410F7"/>
    <w:rsid w:val="00D45E47"/>
    <w:rsid w:val="00D64F8A"/>
    <w:rsid w:val="00D7372C"/>
    <w:rsid w:val="00D9627F"/>
    <w:rsid w:val="00DA18D6"/>
    <w:rsid w:val="00DA2B98"/>
    <w:rsid w:val="00DA6471"/>
    <w:rsid w:val="00DB4E53"/>
    <w:rsid w:val="00DD688D"/>
    <w:rsid w:val="00E00339"/>
    <w:rsid w:val="00E00670"/>
    <w:rsid w:val="00E01FFA"/>
    <w:rsid w:val="00E02D24"/>
    <w:rsid w:val="00E071EB"/>
    <w:rsid w:val="00E142A8"/>
    <w:rsid w:val="00E25E26"/>
    <w:rsid w:val="00E302E2"/>
    <w:rsid w:val="00E30DF6"/>
    <w:rsid w:val="00E31096"/>
    <w:rsid w:val="00E31D73"/>
    <w:rsid w:val="00E37286"/>
    <w:rsid w:val="00E46909"/>
    <w:rsid w:val="00E4791E"/>
    <w:rsid w:val="00E53713"/>
    <w:rsid w:val="00E61943"/>
    <w:rsid w:val="00E637C0"/>
    <w:rsid w:val="00E82E0B"/>
    <w:rsid w:val="00EA0BDF"/>
    <w:rsid w:val="00EA69C3"/>
    <w:rsid w:val="00EB2BB8"/>
    <w:rsid w:val="00EC5971"/>
    <w:rsid w:val="00ED6B96"/>
    <w:rsid w:val="00EE58C0"/>
    <w:rsid w:val="00EF3DBF"/>
    <w:rsid w:val="00EF4779"/>
    <w:rsid w:val="00F02BEC"/>
    <w:rsid w:val="00F04940"/>
    <w:rsid w:val="00F17E56"/>
    <w:rsid w:val="00F347D1"/>
    <w:rsid w:val="00F35903"/>
    <w:rsid w:val="00F35D7F"/>
    <w:rsid w:val="00F3684A"/>
    <w:rsid w:val="00F5258E"/>
    <w:rsid w:val="00F6357D"/>
    <w:rsid w:val="00F77678"/>
    <w:rsid w:val="00F8072F"/>
    <w:rsid w:val="00FA63DE"/>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s://github.mit.edu/marc/marc_cesm/" TargetMode="External"/><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414D42"/>
    <w:rsid w:val="00983762"/>
    <w:rsid w:val="00B343D7"/>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3D7"/>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3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A311C-6214-794F-9B1C-ADDB28E12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163</TotalTime>
  <Pages>17</Pages>
  <Words>26168</Words>
  <Characters>149160</Characters>
  <Application>Microsoft Macintosh Word</Application>
  <DocSecurity>0</DocSecurity>
  <Lines>1243</Lines>
  <Paragraphs>34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74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454</cp:revision>
  <cp:lastPrinted>2016-02-01T07:21:00Z</cp:lastPrinted>
  <dcterms:created xsi:type="dcterms:W3CDTF">2015-12-16T05:52:00Z</dcterms:created>
  <dcterms:modified xsi:type="dcterms:W3CDTF">2017-11-1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